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C8E9A03" w14:textId="30D42799" w:rsidR="00315A69" w:rsidRPr="00245462" w:rsidRDefault="0086144F" w:rsidP="00445E3F">
      <w:pPr>
        <w:keepNext/>
        <w:spacing w:after="0"/>
        <w:jc w:val="center"/>
        <w:rPr>
          <w:rFonts w:cstheme="minorHAnsi"/>
        </w:rPr>
      </w:pPr>
      <w:r>
        <w:rPr>
          <w:rFonts w:cstheme="minorHAnsi"/>
          <w:noProof/>
        </w:rPr>
        <w:pict w14:anchorId="60270E9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00.3pt;height:566.75pt;mso-width-percent:0;mso-height-percent:0;mso-width-percent:0;mso-height-percent:0">
            <v:imagedata r:id="rId5" o:title="Fig_S1_Assays"/>
          </v:shape>
        </w:pict>
      </w:r>
    </w:p>
    <w:p w14:paraId="75B71D48" w14:textId="1CBCA446" w:rsidR="00670AC6" w:rsidRDefault="00F16DDA" w:rsidP="00D80805">
      <w:pPr>
        <w:pStyle w:val="Beschriftung"/>
        <w:spacing w:after="0"/>
        <w:jc w:val="both"/>
        <w:rPr>
          <w:rFonts w:cstheme="minorHAnsi"/>
          <w:i w:val="0"/>
          <w:color w:val="auto"/>
        </w:rPr>
      </w:pPr>
      <w:r>
        <w:rPr>
          <w:rFonts w:cstheme="minorHAnsi"/>
          <w:b/>
          <w:i w:val="0"/>
          <w:color w:val="auto"/>
        </w:rPr>
        <w:t xml:space="preserve">Supplementary </w:t>
      </w:r>
      <w:r w:rsidR="00315A69" w:rsidRPr="00245462">
        <w:rPr>
          <w:rFonts w:cstheme="minorHAnsi"/>
          <w:b/>
          <w:i w:val="0"/>
          <w:color w:val="auto"/>
        </w:rPr>
        <w:t>Fig</w:t>
      </w:r>
      <w:r>
        <w:rPr>
          <w:rFonts w:cstheme="minorHAnsi"/>
          <w:b/>
          <w:i w:val="0"/>
          <w:color w:val="auto"/>
        </w:rPr>
        <w:t>ure</w:t>
      </w:r>
      <w:r w:rsidR="003124FD" w:rsidRPr="00245462">
        <w:rPr>
          <w:rFonts w:cstheme="minorHAnsi"/>
          <w:b/>
          <w:i w:val="0"/>
          <w:color w:val="auto"/>
        </w:rPr>
        <w:t> </w:t>
      </w:r>
      <w:r w:rsidR="00315A69" w:rsidRPr="00245462">
        <w:rPr>
          <w:rFonts w:cstheme="minorHAnsi"/>
          <w:b/>
          <w:i w:val="0"/>
          <w:color w:val="auto"/>
        </w:rPr>
        <w:t>S</w:t>
      </w:r>
      <w:r w:rsidR="00315A69" w:rsidRPr="00245462">
        <w:rPr>
          <w:rFonts w:cstheme="minorHAnsi"/>
          <w:b/>
          <w:i w:val="0"/>
          <w:color w:val="auto"/>
        </w:rPr>
        <w:fldChar w:fldCharType="begin"/>
      </w:r>
      <w:r w:rsidR="00315A69" w:rsidRPr="00245462">
        <w:rPr>
          <w:rFonts w:cstheme="minorHAnsi"/>
          <w:b/>
          <w:i w:val="0"/>
          <w:color w:val="auto"/>
        </w:rPr>
        <w:instrText xml:space="preserve"> SEQ Fig. \* ARABIC </w:instrText>
      </w:r>
      <w:r w:rsidR="00315A69" w:rsidRPr="00245462">
        <w:rPr>
          <w:rFonts w:cstheme="minorHAnsi"/>
          <w:b/>
          <w:i w:val="0"/>
          <w:color w:val="auto"/>
        </w:rPr>
        <w:fldChar w:fldCharType="separate"/>
      </w:r>
      <w:r w:rsidR="003638EF" w:rsidRPr="00245462">
        <w:rPr>
          <w:rFonts w:cstheme="minorHAnsi"/>
          <w:b/>
          <w:i w:val="0"/>
          <w:noProof/>
          <w:color w:val="auto"/>
        </w:rPr>
        <w:t>1</w:t>
      </w:r>
      <w:r w:rsidR="00315A69" w:rsidRPr="00245462">
        <w:rPr>
          <w:rFonts w:cstheme="minorHAnsi"/>
          <w:b/>
          <w:i w:val="0"/>
          <w:color w:val="auto"/>
        </w:rPr>
        <w:fldChar w:fldCharType="end"/>
      </w:r>
      <w:r w:rsidR="00315A69" w:rsidRPr="00245462">
        <w:rPr>
          <w:rFonts w:cstheme="minorHAnsi"/>
          <w:b/>
          <w:i w:val="0"/>
          <w:color w:val="auto"/>
        </w:rPr>
        <w:t xml:space="preserve">: </w:t>
      </w:r>
      <w:r w:rsidR="007703D8" w:rsidRPr="00245462">
        <w:rPr>
          <w:rFonts w:cstheme="minorHAnsi"/>
          <w:b/>
          <w:i w:val="0"/>
          <w:color w:val="auto"/>
        </w:rPr>
        <w:t>Comparative fitness and virulence assays of the cefiderocol resistant evolvant (DF4880</w:t>
      </w:r>
      <w:r w:rsidR="00453B0A" w:rsidRPr="00245462">
        <w:rPr>
          <w:rFonts w:cstheme="minorHAnsi"/>
          <w:b/>
          <w:i w:val="0"/>
          <w:color w:val="auto"/>
        </w:rPr>
        <w:t>_</w:t>
      </w:r>
      <w:r w:rsidR="007703D8" w:rsidRPr="00245462">
        <w:rPr>
          <w:rFonts w:cstheme="minorHAnsi"/>
          <w:b/>
          <w:i w:val="0"/>
          <w:color w:val="auto"/>
        </w:rPr>
        <w:t>1R) and respective parent strain (DF4880</w:t>
      </w:r>
      <w:r w:rsidR="00453B0A" w:rsidRPr="00245462">
        <w:rPr>
          <w:rFonts w:cstheme="minorHAnsi"/>
          <w:b/>
          <w:i w:val="0"/>
          <w:color w:val="auto"/>
        </w:rPr>
        <w:t>_</w:t>
      </w:r>
      <w:r w:rsidR="007703D8" w:rsidRPr="00245462">
        <w:rPr>
          <w:rFonts w:cstheme="minorHAnsi"/>
          <w:b/>
          <w:i w:val="0"/>
          <w:color w:val="auto"/>
        </w:rPr>
        <w:t xml:space="preserve">1S). </w:t>
      </w:r>
      <w:r w:rsidR="007703D8" w:rsidRPr="00245462">
        <w:rPr>
          <w:rFonts w:cstheme="minorHAnsi"/>
          <w:i w:val="0"/>
          <w:color w:val="auto"/>
        </w:rPr>
        <w:t xml:space="preserve">A: Area under the curve (AUC) of the growth kinetics in LB </w:t>
      </w:r>
      <w:r w:rsidR="00A82668" w:rsidRPr="00245462">
        <w:rPr>
          <w:rFonts w:cstheme="minorHAnsi"/>
          <w:i w:val="0"/>
          <w:color w:val="auto"/>
        </w:rPr>
        <w:t>measured</w:t>
      </w:r>
      <w:r w:rsidR="007703D8" w:rsidRPr="00245462">
        <w:rPr>
          <w:rFonts w:cstheme="minorHAnsi"/>
          <w:i w:val="0"/>
          <w:color w:val="auto"/>
        </w:rPr>
        <w:t xml:space="preserve"> for 22 h at 37 °C every 15 min.</w:t>
      </w:r>
      <w:r w:rsidR="00E939B9" w:rsidRPr="00245462">
        <w:rPr>
          <w:rFonts w:cstheme="minorHAnsi"/>
          <w:i w:val="0"/>
          <w:color w:val="auto"/>
        </w:rPr>
        <w:t xml:space="preserve"> Error bars represent standard error of </w:t>
      </w:r>
      <w:r w:rsidR="00453B0A" w:rsidRPr="00245462">
        <w:rPr>
          <w:rFonts w:cstheme="minorHAnsi"/>
          <w:i w:val="0"/>
          <w:color w:val="auto"/>
        </w:rPr>
        <w:t xml:space="preserve">the </w:t>
      </w:r>
      <w:r w:rsidR="00E939B9" w:rsidRPr="00245462">
        <w:rPr>
          <w:rFonts w:cstheme="minorHAnsi"/>
          <w:i w:val="0"/>
          <w:color w:val="auto"/>
        </w:rPr>
        <w:t>mean.</w:t>
      </w:r>
      <w:r w:rsidR="007703D8" w:rsidRPr="00245462">
        <w:rPr>
          <w:rFonts w:cstheme="minorHAnsi"/>
          <w:i w:val="0"/>
          <w:color w:val="auto"/>
        </w:rPr>
        <w:t xml:space="preserve"> B: Siderophore concentration as determined by the SideroTec-HiSens™ Assay kit</w:t>
      </w:r>
      <w:r w:rsidR="00453B0A" w:rsidRPr="00245462">
        <w:rPr>
          <w:rFonts w:cstheme="minorHAnsi"/>
          <w:i w:val="0"/>
          <w:color w:val="auto"/>
        </w:rPr>
        <w:t xml:space="preserve"> </w:t>
      </w:r>
      <w:r w:rsidR="007703D8" w:rsidRPr="00245462">
        <w:rPr>
          <w:rFonts w:cstheme="minorHAnsi"/>
          <w:i w:val="0"/>
          <w:color w:val="auto"/>
        </w:rPr>
        <w:t xml:space="preserve">(Accuplex 167 Diagnostics Ltd., Ireland). C: Ratio of the </w:t>
      </w:r>
      <w:r w:rsidR="00A82668" w:rsidRPr="00245462">
        <w:rPr>
          <w:rFonts w:cstheme="minorHAnsi"/>
          <w:i w:val="0"/>
          <w:color w:val="auto"/>
        </w:rPr>
        <w:t>absorption</w:t>
      </w:r>
      <w:r w:rsidR="007703D8" w:rsidRPr="00245462">
        <w:rPr>
          <w:rFonts w:cstheme="minorHAnsi"/>
          <w:i w:val="0"/>
          <w:color w:val="auto"/>
        </w:rPr>
        <w:t xml:space="preserve"> at 390 nm and 486 nm of bacterial suspensions adjusted to an optical density (600 nm) of 0.5 with 0.25 mM nitrocefin after </w:t>
      </w:r>
      <w:r w:rsidR="00453B0A" w:rsidRPr="00245462">
        <w:rPr>
          <w:rFonts w:cstheme="minorHAnsi"/>
          <w:i w:val="0"/>
          <w:color w:val="auto"/>
        </w:rPr>
        <w:t>20 </w:t>
      </w:r>
      <w:r w:rsidR="007703D8" w:rsidRPr="00245462">
        <w:rPr>
          <w:rFonts w:cstheme="minorHAnsi"/>
          <w:i w:val="0"/>
          <w:color w:val="auto"/>
        </w:rPr>
        <w:t>min of incubation at 37 °C, normalized to the optical density (600 nm).</w:t>
      </w:r>
    </w:p>
    <w:p w14:paraId="12BD2CC2" w14:textId="7E6ADAE6" w:rsidR="00CE215B" w:rsidRDefault="00CE215B" w:rsidP="00CE215B"/>
    <w:p w14:paraId="4C2CD8C2" w14:textId="31EE7DCD" w:rsidR="00CE215B" w:rsidRPr="00D80805" w:rsidRDefault="00F16DDA" w:rsidP="00D80805">
      <w:pPr>
        <w:pStyle w:val="Beschriftung"/>
        <w:keepNext/>
        <w:jc w:val="both"/>
        <w:rPr>
          <w:rFonts w:cstheme="minorHAnsi"/>
          <w:i w:val="0"/>
          <w:color w:val="auto"/>
          <w:lang/>
        </w:rPr>
      </w:pPr>
      <w:r>
        <w:rPr>
          <w:rFonts w:cstheme="minorHAnsi"/>
          <w:b/>
          <w:i w:val="0"/>
          <w:color w:val="auto"/>
        </w:rPr>
        <w:lastRenderedPageBreak/>
        <w:t xml:space="preserve">Supplementary </w:t>
      </w:r>
      <w:r w:rsidR="00CE215B" w:rsidRPr="00D80805">
        <w:rPr>
          <w:rFonts w:cstheme="minorHAnsi"/>
          <w:b/>
          <w:i w:val="0"/>
          <w:color w:val="auto"/>
        </w:rPr>
        <w:t>Table S</w:t>
      </w:r>
      <w:r>
        <w:rPr>
          <w:rFonts w:cstheme="minorHAnsi"/>
          <w:b/>
          <w:i w:val="0"/>
          <w:color w:val="auto"/>
          <w:lang w:val="de-DE"/>
        </w:rPr>
        <w:t>1</w:t>
      </w:r>
      <w:r w:rsidR="00CE215B" w:rsidRPr="00D80805">
        <w:rPr>
          <w:rFonts w:cstheme="minorHAnsi"/>
          <w:b/>
          <w:i w:val="0"/>
          <w:color w:val="auto"/>
        </w:rPr>
        <w:t xml:space="preserve">: Overview of the phenotypic resistance profile of the three initial </w:t>
      </w:r>
      <w:r w:rsidR="00CE215B" w:rsidRPr="00D80805">
        <w:rPr>
          <w:rFonts w:cstheme="minorHAnsi"/>
          <w:b/>
          <w:color w:val="auto"/>
        </w:rPr>
        <w:t>Enterobacter</w:t>
      </w:r>
      <w:r w:rsidR="00CE215B" w:rsidRPr="00D80805">
        <w:rPr>
          <w:rFonts w:cstheme="minorHAnsi"/>
          <w:b/>
          <w:i w:val="0"/>
          <w:color w:val="auto"/>
        </w:rPr>
        <w:t> </w:t>
      </w:r>
      <w:r w:rsidR="00CE215B" w:rsidRPr="00D80805">
        <w:rPr>
          <w:rFonts w:cstheme="minorHAnsi"/>
          <w:b/>
          <w:color w:val="auto"/>
        </w:rPr>
        <w:t>cloacae</w:t>
      </w:r>
      <w:r w:rsidR="00CE215B" w:rsidRPr="00D80805">
        <w:rPr>
          <w:rFonts w:cstheme="minorHAnsi"/>
          <w:b/>
          <w:i w:val="0"/>
          <w:color w:val="auto"/>
        </w:rPr>
        <w:t xml:space="preserve"> complex strains used in the experimental evolution as well as the cefiderocol resistant evolvant strain and the respective parent strain. </w:t>
      </w:r>
      <w:r w:rsidR="00CE215B" w:rsidRPr="00D80805">
        <w:rPr>
          <w:rFonts w:cstheme="minorHAnsi"/>
          <w:i w:val="0"/>
          <w:color w:val="auto"/>
        </w:rPr>
        <w:t xml:space="preserve">Minimum inhibitory concentrations were determined by the </w:t>
      </w:r>
      <w:r w:rsidR="00CE215B" w:rsidRPr="00D80805">
        <w:rPr>
          <w:rFonts w:cstheme="minorHAnsi"/>
          <w:i w:val="0"/>
          <w:color w:val="auto"/>
          <w:vertAlign w:val="superscript"/>
        </w:rPr>
        <w:t>1</w:t>
      </w:r>
      <w:r w:rsidR="00CE215B" w:rsidRPr="00D80805">
        <w:rPr>
          <w:rFonts w:cstheme="minorHAnsi"/>
          <w:i w:val="0"/>
          <w:color w:val="auto"/>
        </w:rPr>
        <w:t xml:space="preserve">VITEK® 2 COMPACT (bioMérieux) platform, broth microdilution assays, </w:t>
      </w:r>
      <w:r w:rsidR="00CE215B" w:rsidRPr="00D80805">
        <w:rPr>
          <w:rFonts w:cstheme="minorHAnsi"/>
          <w:i w:val="0"/>
          <w:color w:val="auto"/>
          <w:vertAlign w:val="superscript"/>
        </w:rPr>
        <w:t>2</w:t>
      </w:r>
      <w:r w:rsidR="00CE215B" w:rsidRPr="00D80805">
        <w:rPr>
          <w:rFonts w:cstheme="minorHAnsi"/>
          <w:i w:val="0"/>
          <w:color w:val="auto"/>
        </w:rPr>
        <w:t xml:space="preserve">ComASP® Cefiderocol 0.008-128 μg/mL Kit (Liofilchem, Roseto degli Abruzzi, Italy), or </w:t>
      </w:r>
      <w:r w:rsidR="00CE215B" w:rsidRPr="00D80805">
        <w:rPr>
          <w:rFonts w:cstheme="minorHAnsi"/>
          <w:i w:val="0"/>
          <w:color w:val="auto"/>
          <w:vertAlign w:val="superscript"/>
        </w:rPr>
        <w:t>3</w:t>
      </w:r>
      <w:r w:rsidR="00CE215B" w:rsidRPr="00D80805">
        <w:rPr>
          <w:rFonts w:cstheme="minorHAnsi"/>
          <w:i w:val="0"/>
          <w:color w:val="auto"/>
        </w:rPr>
        <w:t>Colistin Ezy MIC™ Strip (CL) 0.016 – 256 mcg/ml (HiMedia Laboratories, Mumbai, India) and interpreted according to EUCAST v15 guidelines</w:t>
      </w:r>
      <w:r w:rsidR="00CE215B" w:rsidRPr="00D80805">
        <w:rPr>
          <w:rFonts w:cstheme="minorHAnsi"/>
          <w:i w:val="0"/>
          <w:color w:val="auto"/>
        </w:rPr>
        <w:fldChar w:fldCharType="begin"/>
      </w:r>
      <w:r w:rsidR="00CE215B" w:rsidRPr="00D80805">
        <w:rPr>
          <w:rFonts w:cstheme="minorHAnsi"/>
          <w:i w:val="0"/>
          <w:color w:val="auto"/>
        </w:rPr>
        <w:instrText xml:space="preserve"> ADDIN ZOTERO_ITEM CSL_CITATION {"citationID":"17M8iEYy","properties":{"formattedCitation":"\\super 19\\nosupersub{}","plainCitation":"19","noteIndex":0},"citationItems":[{"id":5636,"uris":["http://zotero.org/users/8756285/items/9MUHHJJV"],"itemData":{"id":5636,"type":"webpage","container-title":"http://www.eucast.org","title":"The European Committee on Antimicrobial Susceptibility Testing. Breakpoint tables for interpretation of MICs and zone diameters. Version 15.0, 2025.","issued":{"date-parts":[["2025",2,26]]}}}],"schema":"https://github.com/citation-style-language/schema/raw/master/csl-citation.json"} </w:instrText>
      </w:r>
      <w:r w:rsidR="00CE215B" w:rsidRPr="00D80805">
        <w:rPr>
          <w:rFonts w:cstheme="minorHAnsi"/>
          <w:i w:val="0"/>
          <w:color w:val="auto"/>
        </w:rPr>
        <w:fldChar w:fldCharType="separate"/>
      </w:r>
      <w:r w:rsidR="00CE215B" w:rsidRPr="00D80805">
        <w:rPr>
          <w:rFonts w:cstheme="minorHAnsi"/>
          <w:i w:val="0"/>
          <w:szCs w:val="24"/>
          <w:vertAlign w:val="superscript"/>
        </w:rPr>
        <w:t>19</w:t>
      </w:r>
      <w:r w:rsidR="00CE215B" w:rsidRPr="00D80805">
        <w:rPr>
          <w:rFonts w:cstheme="minorHAnsi"/>
          <w:i w:val="0"/>
          <w:color w:val="auto"/>
        </w:rPr>
        <w:fldChar w:fldCharType="end"/>
      </w:r>
      <w:r w:rsidR="00CE215B" w:rsidRPr="00D80805">
        <w:rPr>
          <w:rFonts w:cstheme="minorHAnsi"/>
          <w:i w:val="0"/>
          <w:color w:val="auto"/>
        </w:rPr>
        <w:t>.</w:t>
      </w:r>
      <w:r w:rsidR="00D80805" w:rsidRPr="00D80805">
        <w:rPr>
          <w:rFonts w:cstheme="minorHAnsi"/>
          <w:i w:val="0"/>
          <w:color w:val="auto"/>
          <w:lang/>
        </w:rPr>
        <w:t xml:space="preserve"> </w:t>
      </w:r>
      <w:r w:rsidR="00D80805" w:rsidRPr="00D80805">
        <w:rPr>
          <w:rFonts w:cstheme="minorHAnsi"/>
          <w:i w:val="0"/>
          <w:color w:val="auto"/>
        </w:rPr>
        <w:t>n.a., not applicable</w:t>
      </w:r>
      <w:r w:rsidR="00D80805" w:rsidRPr="00D80805">
        <w:rPr>
          <w:rFonts w:cstheme="minorHAnsi"/>
          <w:i w:val="0"/>
          <w:color w:val="auto"/>
          <w:lang/>
        </w:rPr>
        <w:t>.</w:t>
      </w:r>
    </w:p>
    <w:tbl>
      <w:tblPr>
        <w:tblW w:w="4852" w:type="pct"/>
        <w:tblLook w:val="04A0" w:firstRow="1" w:lastRow="0" w:firstColumn="1" w:lastColumn="0" w:noHBand="0" w:noVBand="1"/>
      </w:tblPr>
      <w:tblGrid>
        <w:gridCol w:w="3139"/>
        <w:gridCol w:w="1247"/>
        <w:gridCol w:w="1227"/>
        <w:gridCol w:w="1156"/>
        <w:gridCol w:w="1157"/>
        <w:gridCol w:w="1157"/>
      </w:tblGrid>
      <w:tr w:rsidR="00CE215B" w:rsidRPr="00245462" w14:paraId="378F20C2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6F8462AA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Antibiotic</w:t>
            </w:r>
          </w:p>
        </w:tc>
        <w:tc>
          <w:tcPr>
            <w:tcW w:w="671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44CA0BF1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DF4880_1R</w:t>
            </w:r>
          </w:p>
        </w:tc>
        <w:tc>
          <w:tcPr>
            <w:tcW w:w="651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163903E1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DF4880_1S</w:t>
            </w:r>
          </w:p>
        </w:tc>
        <w:tc>
          <w:tcPr>
            <w:tcW w:w="657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245694B9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PBIO4880</w:t>
            </w:r>
          </w:p>
        </w:tc>
        <w:tc>
          <w:tcPr>
            <w:tcW w:w="657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289449B6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PBIO4886</w:t>
            </w:r>
          </w:p>
        </w:tc>
        <w:tc>
          <w:tcPr>
            <w:tcW w:w="657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5BDC900D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PBIO4914</w:t>
            </w:r>
          </w:p>
        </w:tc>
      </w:tr>
      <w:tr w:rsidR="00CE215B" w:rsidRPr="00245462" w14:paraId="55EBC8E9" w14:textId="77777777" w:rsidTr="006276C4">
        <w:trPr>
          <w:trHeight w:val="292"/>
        </w:trPr>
        <w:tc>
          <w:tcPr>
            <w:tcW w:w="1706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E88ABF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Ampicillin</w:t>
            </w:r>
          </w:p>
        </w:tc>
        <w:tc>
          <w:tcPr>
            <w:tcW w:w="671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1F73D0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1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AAD5C5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7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D7ACEC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32 (R)</w:t>
            </w:r>
          </w:p>
        </w:tc>
        <w:tc>
          <w:tcPr>
            <w:tcW w:w="657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11C914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32 (R)</w:t>
            </w:r>
          </w:p>
        </w:tc>
        <w:tc>
          <w:tcPr>
            <w:tcW w:w="657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5BDAF5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32 (R)</w:t>
            </w:r>
          </w:p>
        </w:tc>
      </w:tr>
      <w:tr w:rsidR="00CE215B" w:rsidRPr="00245462" w14:paraId="6B5D87E5" w14:textId="77777777" w:rsidTr="006276C4">
        <w:trPr>
          <w:trHeight w:val="335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877FAA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efepime</w:t>
            </w:r>
            <w:r w:rsidRPr="00245462">
              <w:rPr>
                <w:rFonts w:eastAsia="Times New Roman" w:cstheme="minorHAnsi"/>
                <w:color w:val="000000"/>
                <w:vertAlign w:val="superscript"/>
              </w:rPr>
              <w:t>1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39819C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&gt;16 (R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2E2A3D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2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176DEE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2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E12265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F15BD9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2 (S)</w:t>
            </w:r>
          </w:p>
        </w:tc>
      </w:tr>
      <w:tr w:rsidR="00CE215B" w:rsidRPr="00245462" w14:paraId="058182FA" w14:textId="77777777" w:rsidTr="006276C4">
        <w:trPr>
          <w:trHeight w:val="335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3343E4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efiderocol</w:t>
            </w:r>
            <w:r w:rsidRPr="00245462">
              <w:rPr>
                <w:rFonts w:eastAsia="Times New Roman" w:cstheme="minorHAnsi"/>
                <w:color w:val="000000"/>
                <w:vertAlign w:val="superscript"/>
              </w:rPr>
              <w:t>2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C06AA8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&gt;128 (R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C86700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2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245F24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62B063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2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15844E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</w:tr>
      <w:tr w:rsidR="00CE215B" w:rsidRPr="00245462" w14:paraId="22808293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8A5C21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efotaxime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FD3760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425277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32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626AFB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AF1186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4022B6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</w:tr>
      <w:tr w:rsidR="00CE215B" w:rsidRPr="00245462" w14:paraId="43A777A9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1E0ECE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efpodoxime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2AC0AB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2E0CB4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AA3227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8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52D710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8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1152EF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8 (R)</w:t>
            </w:r>
          </w:p>
        </w:tc>
      </w:tr>
      <w:tr w:rsidR="00CE215B" w:rsidRPr="00245462" w14:paraId="5D203A46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A66A43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eftazidime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4733FA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A1DB09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5C9A40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9642A5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879307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</w:tr>
      <w:tr w:rsidR="00CE215B" w:rsidRPr="00245462" w14:paraId="13DA850E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687B41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eftazidime/Avibactam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4D2EB4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16 (R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056ACE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2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DF629D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D6EB97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18CF6E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5 (S)</w:t>
            </w:r>
          </w:p>
        </w:tc>
      </w:tr>
      <w:tr w:rsidR="00CE215B" w:rsidRPr="00245462" w14:paraId="7D84E310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2F389C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eftolozane/Tazobactam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9BA04C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4 (R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616578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8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7E689D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8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801578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8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C46C8C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32 (R)</w:t>
            </w:r>
          </w:p>
        </w:tc>
      </w:tr>
      <w:tr w:rsidR="00CE215B" w:rsidRPr="00245462" w14:paraId="793E8531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07E375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efuroxime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ADE914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D37B8F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37E7E2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C76ECA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F2233C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64 (R)</w:t>
            </w:r>
          </w:p>
        </w:tc>
      </w:tr>
      <w:tr w:rsidR="00CE215B" w:rsidRPr="00245462" w14:paraId="1B82C8B5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88A52E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iprofloxacin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35C3A2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06 (S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9EE350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06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833626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06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C13196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06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9822FB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06 (S)</w:t>
            </w:r>
          </w:p>
        </w:tc>
      </w:tr>
      <w:tr w:rsidR="00CE215B" w:rsidRPr="00245462" w14:paraId="6760326E" w14:textId="77777777" w:rsidTr="006276C4">
        <w:trPr>
          <w:trHeight w:val="335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5A9336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olistin</w:t>
            </w:r>
            <w:r w:rsidRPr="00245462">
              <w:rPr>
                <w:rFonts w:eastAsia="Times New Roman" w:cstheme="minorHAnsi"/>
                <w:color w:val="000000"/>
                <w:vertAlign w:val="superscript"/>
              </w:rPr>
              <w:t>3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CE2EB9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E33A36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3CFCA4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B4DCF2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8D00B0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</w:tr>
      <w:tr w:rsidR="00CE215B" w:rsidRPr="00245462" w14:paraId="13CCD882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7BA5A3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Ertapenem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8E4BD6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25 (S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0020B1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F2F8DE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42634C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E81DD1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</w:tr>
      <w:tr w:rsidR="00CE215B" w:rsidRPr="00245462" w14:paraId="47B8B1CE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9AB730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Fosfomycin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727C9D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235425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6009B9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256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61E8D5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32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2DF910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16 (S)</w:t>
            </w:r>
          </w:p>
        </w:tc>
      </w:tr>
      <w:tr w:rsidR="00CE215B" w:rsidRPr="00245462" w14:paraId="2A02DD07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8A0142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Gentamicin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5EF727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1 (S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3C5328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1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4F0405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1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59E92A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1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52D6AF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1 (S)</w:t>
            </w:r>
          </w:p>
        </w:tc>
      </w:tr>
      <w:tr w:rsidR="00CE215B" w:rsidRPr="00245462" w14:paraId="3DDB7E47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E62D22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Imipenem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5E5826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68B219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855281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BB0E94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2B3D4D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25 (S)</w:t>
            </w:r>
          </w:p>
        </w:tc>
      </w:tr>
      <w:tr w:rsidR="00CE215B" w:rsidRPr="00245462" w14:paraId="0385DF64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883253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Imipenem/Relebactam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FF6D67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14B453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56BEEC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E75DB9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2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032A98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25 (S)</w:t>
            </w:r>
          </w:p>
        </w:tc>
      </w:tr>
      <w:tr w:rsidR="00CE215B" w:rsidRPr="00245462" w14:paraId="05803547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D7AE75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Meropenem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4CA203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25 (S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F008F5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2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947DDC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0.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AD5F7A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2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349D38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1 (S)</w:t>
            </w:r>
          </w:p>
        </w:tc>
      </w:tr>
      <w:tr w:rsidR="00CE215B" w:rsidRPr="00245462" w14:paraId="5FE0AE9A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88A6A8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Meropenem/Vaborbactam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6E47E8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5 (S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C9770E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E943F4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E0C8D2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5 (S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8510C1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0.5 (S)</w:t>
            </w:r>
          </w:p>
        </w:tc>
      </w:tr>
      <w:tr w:rsidR="00CE215B" w:rsidRPr="00245462" w14:paraId="0AC80247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9738C4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iperacillin</w:t>
            </w:r>
          </w:p>
        </w:tc>
        <w:tc>
          <w:tcPr>
            <w:tcW w:w="67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69837B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128 (R)</w:t>
            </w:r>
          </w:p>
        </w:tc>
        <w:tc>
          <w:tcPr>
            <w:tcW w:w="65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E5DC13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128 (R)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38AF4D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A9F41C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06DFE5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n.a.</w:t>
            </w:r>
          </w:p>
        </w:tc>
      </w:tr>
      <w:tr w:rsidR="00CE215B" w:rsidRPr="00245462" w14:paraId="12CDF0FA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360C061B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iperacillin/Tazobactam</w:t>
            </w:r>
          </w:p>
        </w:tc>
        <w:tc>
          <w:tcPr>
            <w:tcW w:w="671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06530903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64 (R)</w:t>
            </w:r>
          </w:p>
        </w:tc>
        <w:tc>
          <w:tcPr>
            <w:tcW w:w="651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3A8D6B57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128 (R)</w:t>
            </w:r>
          </w:p>
        </w:tc>
        <w:tc>
          <w:tcPr>
            <w:tcW w:w="657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5E5BCBBC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128 (R)</w:t>
            </w:r>
          </w:p>
        </w:tc>
        <w:tc>
          <w:tcPr>
            <w:tcW w:w="657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02A3D10E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128 (R)</w:t>
            </w:r>
          </w:p>
        </w:tc>
        <w:tc>
          <w:tcPr>
            <w:tcW w:w="657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6197ACD2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≥128 (R)</w:t>
            </w:r>
          </w:p>
        </w:tc>
      </w:tr>
      <w:tr w:rsidR="00CE215B" w:rsidRPr="00245462" w14:paraId="2AE5BCCD" w14:textId="77777777" w:rsidTr="006276C4">
        <w:trPr>
          <w:trHeight w:val="292"/>
        </w:trPr>
        <w:tc>
          <w:tcPr>
            <w:tcW w:w="1706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01A25488" w14:textId="77777777" w:rsidR="00CE215B" w:rsidRPr="00245462" w:rsidRDefault="00CE215B" w:rsidP="006276C4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rimethoprim/Sulfamethoxazole</w:t>
            </w:r>
          </w:p>
        </w:tc>
        <w:tc>
          <w:tcPr>
            <w:tcW w:w="671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4B91913D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20 (S)</w:t>
            </w:r>
          </w:p>
        </w:tc>
        <w:tc>
          <w:tcPr>
            <w:tcW w:w="651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2A7DB4F8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20 (S)</w:t>
            </w:r>
          </w:p>
        </w:tc>
        <w:tc>
          <w:tcPr>
            <w:tcW w:w="657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33944AF0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20 (S)</w:t>
            </w:r>
          </w:p>
        </w:tc>
        <w:tc>
          <w:tcPr>
            <w:tcW w:w="657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5B0B9F8B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20 (S)</w:t>
            </w:r>
          </w:p>
        </w:tc>
        <w:tc>
          <w:tcPr>
            <w:tcW w:w="657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67F486D6" w14:textId="77777777" w:rsidR="00CE215B" w:rsidRPr="00245462" w:rsidRDefault="00CE215B" w:rsidP="006276C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≤20 (S)</w:t>
            </w:r>
          </w:p>
        </w:tc>
      </w:tr>
    </w:tbl>
    <w:p w14:paraId="4A88BE04" w14:textId="77777777" w:rsidR="00CE215B" w:rsidRPr="00245462" w:rsidRDefault="00CE215B" w:rsidP="00CE215B">
      <w:pPr>
        <w:rPr>
          <w:rFonts w:cstheme="minorHAnsi"/>
        </w:rPr>
      </w:pPr>
    </w:p>
    <w:p w14:paraId="645CB43F" w14:textId="77777777" w:rsidR="00CE215B" w:rsidRPr="00CE215B" w:rsidRDefault="00CE215B" w:rsidP="00CE215B"/>
    <w:p w14:paraId="0CEB5C34" w14:textId="77777777" w:rsidR="007703D8" w:rsidRPr="00245462" w:rsidRDefault="007703D8" w:rsidP="007703D8">
      <w:pPr>
        <w:rPr>
          <w:rFonts w:cstheme="minorHAnsi"/>
        </w:rPr>
      </w:pPr>
    </w:p>
    <w:p w14:paraId="3C3CF2E9" w14:textId="77777777" w:rsidR="00315A69" w:rsidRPr="00245462" w:rsidRDefault="00315A69" w:rsidP="00315A69">
      <w:pPr>
        <w:rPr>
          <w:rFonts w:cstheme="minorHAnsi"/>
        </w:rPr>
        <w:sectPr w:rsidR="00315A69" w:rsidRPr="0024546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93F9B15" w14:textId="65BA1A18" w:rsidR="00686DE6" w:rsidRPr="00CE215B" w:rsidRDefault="00F16DDA" w:rsidP="00686DE6">
      <w:pPr>
        <w:pStyle w:val="Beschriftung"/>
        <w:keepNext/>
        <w:rPr>
          <w:rFonts w:cstheme="minorHAnsi"/>
          <w:b/>
          <w:i w:val="0"/>
          <w:color w:val="auto"/>
        </w:rPr>
      </w:pPr>
      <w:r>
        <w:rPr>
          <w:rFonts w:cstheme="minorHAnsi"/>
          <w:b/>
          <w:i w:val="0"/>
          <w:color w:val="auto"/>
        </w:rPr>
        <w:lastRenderedPageBreak/>
        <w:t xml:space="preserve">Supplementary </w:t>
      </w:r>
      <w:r w:rsidR="00686DE6" w:rsidRPr="00CE215B">
        <w:rPr>
          <w:rFonts w:cstheme="minorHAnsi"/>
          <w:b/>
          <w:i w:val="0"/>
          <w:color w:val="auto"/>
        </w:rPr>
        <w:t>Table</w:t>
      </w:r>
      <w:r w:rsidR="003124FD" w:rsidRPr="00CE215B">
        <w:rPr>
          <w:rFonts w:cstheme="minorHAnsi"/>
          <w:b/>
          <w:i w:val="0"/>
          <w:color w:val="auto"/>
        </w:rPr>
        <w:t> </w:t>
      </w:r>
      <w:r w:rsidR="00686DE6" w:rsidRPr="00CE215B">
        <w:rPr>
          <w:rFonts w:cstheme="minorHAnsi"/>
          <w:b/>
          <w:i w:val="0"/>
          <w:color w:val="auto"/>
        </w:rPr>
        <w:t>S</w:t>
      </w:r>
      <w:r>
        <w:rPr>
          <w:rFonts w:cstheme="minorHAnsi"/>
          <w:b/>
          <w:i w:val="0"/>
          <w:color w:val="auto"/>
          <w:lang w:val="de-DE"/>
        </w:rPr>
        <w:t>2</w:t>
      </w:r>
      <w:r w:rsidR="00686DE6" w:rsidRPr="00CE215B">
        <w:rPr>
          <w:rFonts w:cstheme="minorHAnsi"/>
          <w:b/>
          <w:i w:val="0"/>
          <w:color w:val="auto"/>
        </w:rPr>
        <w:t>: Overview of strains used in this study.</w:t>
      </w:r>
      <w:r w:rsidR="00453B0A" w:rsidRPr="00CE215B">
        <w:rPr>
          <w:rFonts w:cstheme="minorHAnsi"/>
          <w:bCs/>
          <w:i w:val="0"/>
          <w:color w:val="auto"/>
        </w:rPr>
        <w:t xml:space="preserve"> ST</w:t>
      </w:r>
      <w:r w:rsidR="004142D4" w:rsidRPr="00CE215B">
        <w:rPr>
          <w:rFonts w:cstheme="minorHAnsi"/>
          <w:bCs/>
          <w:i w:val="0"/>
          <w:color w:val="auto"/>
        </w:rPr>
        <w:t>,</w:t>
      </w:r>
      <w:r w:rsidR="00453B0A" w:rsidRPr="00CE215B">
        <w:rPr>
          <w:rFonts w:cstheme="minorHAnsi"/>
          <w:bCs/>
          <w:i w:val="0"/>
          <w:color w:val="auto"/>
        </w:rPr>
        <w:t xml:space="preserve"> sequence type.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836"/>
        <w:gridCol w:w="8789"/>
        <w:gridCol w:w="1335"/>
      </w:tblGrid>
      <w:tr w:rsidR="008B48E9" w:rsidRPr="00245462" w14:paraId="454BC15D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682D1E36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Strain</w:t>
            </w:r>
          </w:p>
        </w:tc>
        <w:tc>
          <w:tcPr>
            <w:tcW w:w="3391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25ECF68E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Characteristics</w:t>
            </w:r>
          </w:p>
        </w:tc>
        <w:tc>
          <w:tcPr>
            <w:tcW w:w="515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0EBB5F82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Citation</w:t>
            </w:r>
          </w:p>
        </w:tc>
      </w:tr>
      <w:tr w:rsidR="00914A83" w:rsidRPr="00245462" w14:paraId="016FA2C6" w14:textId="77777777" w:rsidTr="00914A83">
        <w:trPr>
          <w:trHeight w:val="292"/>
        </w:trPr>
        <w:tc>
          <w:tcPr>
            <w:tcW w:w="1094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45DD0A" w14:textId="77777777" w:rsidR="00914A83" w:rsidRPr="00245462" w:rsidRDefault="00914A83" w:rsidP="00914A83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BIO4880</w:t>
            </w:r>
          </w:p>
        </w:tc>
        <w:tc>
          <w:tcPr>
            <w:tcW w:w="3391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3D6A5A" w14:textId="33D586A6" w:rsidR="00914A83" w:rsidRPr="00245462" w:rsidRDefault="00914A83" w:rsidP="00914A83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</w:rPr>
            </w:pPr>
            <w:r w:rsidRPr="00245462">
              <w:rPr>
                <w:rFonts w:eastAsia="Times New Roman" w:cstheme="minorHAnsi"/>
                <w:i/>
                <w:iCs/>
                <w:color w:val="000000"/>
              </w:rPr>
              <w:t>E. roggenkampii</w:t>
            </w:r>
            <w:r w:rsidR="00453B0A" w:rsidRPr="00245462">
              <w:rPr>
                <w:rFonts w:eastAsia="Times New Roman" w:cstheme="minorHAnsi"/>
                <w:color w:val="000000"/>
              </w:rPr>
              <w:t xml:space="preserve"> ST165</w:t>
            </w:r>
          </w:p>
        </w:tc>
        <w:tc>
          <w:tcPr>
            <w:tcW w:w="515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25CE7E" w14:textId="77777777" w:rsidR="00914A83" w:rsidRPr="00245462" w:rsidRDefault="00914A83" w:rsidP="00914A83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914A83" w:rsidRPr="00245462" w14:paraId="59BA3E85" w14:textId="77777777" w:rsidTr="00914A83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C44818" w14:textId="77777777" w:rsidR="00914A83" w:rsidRPr="00245462" w:rsidRDefault="00914A83" w:rsidP="00914A83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BIO4886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0E831C" w14:textId="64A8EB40" w:rsidR="00914A83" w:rsidRPr="00245462" w:rsidRDefault="00914A83" w:rsidP="00914A83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i/>
                <w:iCs/>
                <w:color w:val="000000"/>
              </w:rPr>
              <w:t>E. hormaechei</w:t>
            </w:r>
            <w:r w:rsidR="00453B0A" w:rsidRPr="00245462">
              <w:rPr>
                <w:rFonts w:eastAsia="Times New Roman" w:cstheme="minorHAnsi"/>
                <w:color w:val="000000"/>
              </w:rPr>
              <w:t xml:space="preserve"> ST1131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C8859A" w14:textId="77777777" w:rsidR="00914A83" w:rsidRPr="00245462" w:rsidRDefault="00914A83" w:rsidP="00914A83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914A83" w:rsidRPr="00245462" w14:paraId="10B7A61C" w14:textId="77777777" w:rsidTr="00914A83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FD672E" w14:textId="77777777" w:rsidR="00914A83" w:rsidRPr="00245462" w:rsidRDefault="00914A83" w:rsidP="00914A83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BIO4914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6C3B03" w14:textId="31B0CB00" w:rsidR="00914A83" w:rsidRPr="00245462" w:rsidRDefault="00914A83" w:rsidP="00914A83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i/>
                <w:iCs/>
                <w:color w:val="000000"/>
              </w:rPr>
              <w:t>E. hormaechei</w:t>
            </w:r>
            <w:r w:rsidR="00453B0A" w:rsidRPr="00245462">
              <w:rPr>
                <w:rFonts w:eastAsia="Times New Roman" w:cstheme="minorHAnsi"/>
                <w:color w:val="000000"/>
              </w:rPr>
              <w:t xml:space="preserve"> ST10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2099C3" w14:textId="77777777" w:rsidR="00914A83" w:rsidRPr="00245462" w:rsidRDefault="00914A83" w:rsidP="00914A83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3C498B02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6C3299" w14:textId="360C8069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0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1S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DDFACB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arent strain of first PBIO4880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EADDBE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396C3D38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66930E" w14:textId="05088BDC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0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1R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247D4B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Evolvant strain of first PBIO4880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E76DCE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4939EC33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756ED4" w14:textId="11F2CA93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0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2S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297A8F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arent strain of second PBIO4880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4F749F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4D280B6B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2744B5" w14:textId="3FFC8AEB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0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2R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83A7F9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Evolvant strain of second PBIO4880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CFDB96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119E3082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4AE05D" w14:textId="4D79BE32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0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3S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8E171F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arent strain of third PBIO4880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19B0BE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59A1B2B8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B7A9A3" w14:textId="2992E8C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0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3R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F3DE2F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Evolvant strain of third PBIO4880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9F703E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3BEA5CF2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521F87" w14:textId="7FDA694C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6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1S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9039FD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arent strain of first PBIO4886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0D5E60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3465BFC3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FC821D" w14:textId="110EC915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6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1R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184FF9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Evolvant strain of first PBIO4886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C10191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0D0BFA74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7A7C7F" w14:textId="3CD41B28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6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2S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06FA1C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arent strain of second PBIO4886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B60C8B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27DEFEAF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93F255" w14:textId="2E15BC2D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6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2R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C47795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Evolvant strain of second PBIO4886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2C344B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204D875F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DD4675" w14:textId="1B3D97A9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6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3S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E4C9E6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arent strain of third PBIO4886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225CC3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2E7EA3C3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4F1BF4" w14:textId="00E21EF2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886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3R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F054AE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Evolvant strain of third PBIO4886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ED666A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3289FB7A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5D2C9C" w14:textId="688DB989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914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1S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852790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arent strain of first PBIO4914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4B9B1A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34B62DAE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8158A6" w14:textId="59669766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914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1R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32D6A2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Evolvant strain of first PBIO4914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60E822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1E370915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033112" w14:textId="065983E8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914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2S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7E569B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arent strain of second PBIO4914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CD54B2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1B2DCD02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642AFE" w14:textId="035D75E2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914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2R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D22D3C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Evolvant strain of second PBIO4914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1E4444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56792978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1E7335" w14:textId="617445FD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914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3S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369BE8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Parent strain of third PBIO4914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080373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670AC6" w:rsidRPr="00245462" w14:paraId="169203BC" w14:textId="77777777" w:rsidTr="008B48E9">
        <w:trPr>
          <w:trHeight w:val="29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38C082" w14:textId="5E7DADBB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DF4914</w:t>
            </w:r>
            <w:r w:rsidR="00453B0A" w:rsidRPr="00245462">
              <w:rPr>
                <w:rFonts w:eastAsia="Times New Roman" w:cstheme="minorHAnsi"/>
                <w:color w:val="000000"/>
              </w:rPr>
              <w:t>_</w:t>
            </w:r>
            <w:r w:rsidRPr="00245462">
              <w:rPr>
                <w:rFonts w:eastAsia="Times New Roman" w:cstheme="minorHAnsi"/>
                <w:color w:val="000000"/>
              </w:rPr>
              <w:t>3R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3DDB84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Evolvant strain of third PBIO4914 replicat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1B622C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2842E7" w:rsidRPr="00245462" w14:paraId="3059DEFB" w14:textId="77777777" w:rsidTr="002842E7">
        <w:trPr>
          <w:trHeight w:val="352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A5FD4A" w14:textId="77777777" w:rsidR="00670AC6" w:rsidRPr="00245462" w:rsidRDefault="00670AC6" w:rsidP="002842E7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</w:rPr>
            </w:pPr>
            <w:r w:rsidRPr="00245462">
              <w:rPr>
                <w:rFonts w:eastAsia="Times New Roman" w:cstheme="minorHAnsi"/>
                <w:i/>
                <w:iCs/>
                <w:color w:val="000000"/>
              </w:rPr>
              <w:t xml:space="preserve">E. coli </w:t>
            </w:r>
            <w:r w:rsidRPr="00245462">
              <w:rPr>
                <w:rFonts w:eastAsia="Times New Roman" w:cstheme="minorHAnsi"/>
                <w:color w:val="000000"/>
              </w:rPr>
              <w:t>DH5α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F2F05A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 xml:space="preserve">F– </w:t>
            </w:r>
            <w:r w:rsidRPr="00245462">
              <w:rPr>
                <w:rFonts w:eastAsia="Times New Roman" w:cstheme="minorHAnsi"/>
                <w:i/>
                <w:iCs/>
                <w:color w:val="000000"/>
              </w:rPr>
              <w:t>φ80lacZ</w:t>
            </w:r>
            <w:r w:rsidRPr="00245462">
              <w:rPr>
                <w:rFonts w:eastAsia="Times New Roman" w:cstheme="minorHAnsi"/>
                <w:color w:val="000000"/>
              </w:rPr>
              <w:t>ΔM15 Δ(l</w:t>
            </w:r>
            <w:r w:rsidRPr="00245462">
              <w:rPr>
                <w:rFonts w:eastAsia="Times New Roman" w:cstheme="minorHAnsi"/>
                <w:i/>
                <w:iCs/>
                <w:color w:val="000000"/>
              </w:rPr>
              <w:t>acZYA-argF</w:t>
            </w:r>
            <w:r w:rsidRPr="00245462">
              <w:rPr>
                <w:rFonts w:eastAsia="Times New Roman" w:cstheme="minorHAnsi"/>
                <w:color w:val="000000"/>
              </w:rPr>
              <w:t>)</w:t>
            </w:r>
            <w:r w:rsidRPr="00245462">
              <w:rPr>
                <w:rFonts w:eastAsia="Times New Roman" w:cstheme="minorHAnsi"/>
                <w:i/>
                <w:iCs/>
                <w:color w:val="000000"/>
              </w:rPr>
              <w:t>U169</w:t>
            </w:r>
            <w:r w:rsidRPr="00245462">
              <w:rPr>
                <w:rFonts w:eastAsia="Times New Roman" w:cstheme="minorHAnsi"/>
                <w:color w:val="000000"/>
              </w:rPr>
              <w:t xml:space="preserve"> </w:t>
            </w:r>
            <w:r w:rsidRPr="00245462">
              <w:rPr>
                <w:rFonts w:eastAsia="Times New Roman" w:cstheme="minorHAnsi"/>
                <w:i/>
                <w:iCs/>
                <w:color w:val="000000"/>
              </w:rPr>
              <w:t>recA1 endA1 hsdR17(r</w:t>
            </w:r>
            <w:r w:rsidRPr="00245462">
              <w:rPr>
                <w:rFonts w:eastAsia="Times New Roman" w:cstheme="minorHAnsi"/>
                <w:i/>
                <w:iCs/>
                <w:color w:val="000000"/>
                <w:vertAlign w:val="subscript"/>
              </w:rPr>
              <w:t>K</w:t>
            </w:r>
            <w:r w:rsidRPr="00245462">
              <w:rPr>
                <w:rFonts w:eastAsia="Times New Roman" w:cstheme="minorHAnsi"/>
                <w:i/>
                <w:iCs/>
                <w:color w:val="000000"/>
                <w:vertAlign w:val="superscript"/>
              </w:rPr>
              <w:t>–</w:t>
            </w:r>
            <w:r w:rsidRPr="00245462">
              <w:rPr>
                <w:rFonts w:eastAsia="Times New Roman" w:cstheme="minorHAnsi"/>
                <w:i/>
                <w:iCs/>
                <w:color w:val="000000"/>
              </w:rPr>
              <w:t>, m</w:t>
            </w:r>
            <w:r w:rsidRPr="00245462">
              <w:rPr>
                <w:rFonts w:eastAsia="Times New Roman" w:cstheme="minorHAnsi"/>
                <w:i/>
                <w:iCs/>
                <w:color w:val="000000"/>
                <w:vertAlign w:val="subscript"/>
              </w:rPr>
              <w:t>K</w:t>
            </w:r>
            <w:r w:rsidRPr="00245462">
              <w:rPr>
                <w:rFonts w:eastAsia="Times New Roman" w:cstheme="minorHAnsi"/>
                <w:i/>
                <w:iCs/>
                <w:color w:val="000000"/>
                <w:vertAlign w:val="superscript"/>
              </w:rPr>
              <w:t>+</w:t>
            </w:r>
            <w:r w:rsidRPr="00245462">
              <w:rPr>
                <w:rFonts w:eastAsia="Times New Roman" w:cstheme="minorHAnsi"/>
                <w:i/>
                <w:iCs/>
                <w:color w:val="000000"/>
              </w:rPr>
              <w:t>) phoA supE44 λ–thi-1 gyrA9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FB78E6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</w:p>
        </w:tc>
      </w:tr>
      <w:tr w:rsidR="002842E7" w:rsidRPr="00245462" w14:paraId="046EA3DF" w14:textId="77777777" w:rsidTr="002842E7">
        <w:trPr>
          <w:trHeight w:val="326"/>
        </w:trPr>
        <w:tc>
          <w:tcPr>
            <w:tcW w:w="1094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CC0B58" w14:textId="77777777" w:rsidR="00670AC6" w:rsidRPr="00245462" w:rsidRDefault="00670AC6" w:rsidP="002842E7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</w:rPr>
            </w:pPr>
            <w:r w:rsidRPr="00245462">
              <w:rPr>
                <w:rFonts w:eastAsia="Times New Roman" w:cstheme="minorHAnsi"/>
                <w:i/>
                <w:iCs/>
                <w:color w:val="000000"/>
              </w:rPr>
              <w:t xml:space="preserve">E. coli </w:t>
            </w:r>
            <w:r w:rsidRPr="00245462">
              <w:rPr>
                <w:rFonts w:eastAsia="Times New Roman" w:cstheme="minorHAnsi"/>
                <w:color w:val="000000"/>
              </w:rPr>
              <w:t>DH5α</w:t>
            </w:r>
            <w:r w:rsidRPr="00245462">
              <w:rPr>
                <w:rFonts w:eastAsia="Times New Roman" w:cstheme="minorHAnsi"/>
                <w:color w:val="000000"/>
                <w:vertAlign w:val="superscript"/>
              </w:rPr>
              <w:t>pCR2.1</w:t>
            </w:r>
          </w:p>
        </w:tc>
        <w:tc>
          <w:tcPr>
            <w:tcW w:w="339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DBDF5F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</w:rPr>
            </w:pPr>
            <w:r w:rsidRPr="00245462">
              <w:rPr>
                <w:rFonts w:eastAsia="Times New Roman" w:cstheme="minorHAnsi"/>
                <w:i/>
                <w:iCs/>
                <w:color w:val="000000"/>
              </w:rPr>
              <w:t xml:space="preserve">E. coli </w:t>
            </w:r>
            <w:r w:rsidRPr="00245462">
              <w:rPr>
                <w:rFonts w:eastAsia="Times New Roman" w:cstheme="minorHAnsi"/>
                <w:color w:val="000000"/>
              </w:rPr>
              <w:t>DH5α transformed with empty pCR™2.1 Vector (Invitrogen, Waltham, United States)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152664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8B48E9" w:rsidRPr="00245462" w14:paraId="16FA7931" w14:textId="77777777" w:rsidTr="002842E7">
        <w:trPr>
          <w:trHeight w:val="326"/>
        </w:trPr>
        <w:tc>
          <w:tcPr>
            <w:tcW w:w="1094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239157D0" w14:textId="77777777" w:rsidR="00670AC6" w:rsidRPr="00245462" w:rsidRDefault="00670AC6" w:rsidP="002842E7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</w:rPr>
            </w:pPr>
            <w:r w:rsidRPr="00245462">
              <w:rPr>
                <w:rFonts w:eastAsia="Times New Roman" w:cstheme="minorHAnsi"/>
                <w:i/>
                <w:iCs/>
                <w:color w:val="000000"/>
              </w:rPr>
              <w:t xml:space="preserve">E. coli </w:t>
            </w:r>
            <w:r w:rsidRPr="00245462">
              <w:rPr>
                <w:rFonts w:eastAsia="Times New Roman" w:cstheme="minorHAnsi"/>
                <w:color w:val="000000"/>
              </w:rPr>
              <w:t>DH5α</w:t>
            </w:r>
            <w:r w:rsidRPr="00245462">
              <w:rPr>
                <w:rFonts w:eastAsia="Times New Roman" w:cstheme="minorHAnsi"/>
                <w:color w:val="000000"/>
                <w:vertAlign w:val="superscript"/>
              </w:rPr>
              <w:t>pCR2.1_blaMIR11-WT</w:t>
            </w:r>
          </w:p>
        </w:tc>
        <w:tc>
          <w:tcPr>
            <w:tcW w:w="3391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19E28A13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i/>
                <w:iCs/>
                <w:color w:val="000000"/>
              </w:rPr>
              <w:t xml:space="preserve">E. coli </w:t>
            </w:r>
            <w:r w:rsidRPr="00245462">
              <w:rPr>
                <w:rFonts w:eastAsia="Times New Roman" w:cstheme="minorHAnsi"/>
                <w:color w:val="000000"/>
              </w:rPr>
              <w:t xml:space="preserve">DH5α transformed with pCR™2.1 Vector (Invitrogen, Waltham, United States) </w:t>
            </w:r>
          </w:p>
          <w:p w14:paraId="22D7C7A2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 xml:space="preserve">containing the wild-type </w:t>
            </w:r>
            <w:r w:rsidRPr="00245462">
              <w:rPr>
                <w:rFonts w:eastAsia="Times New Roman" w:cstheme="minorHAnsi"/>
                <w:i/>
                <w:iCs/>
                <w:color w:val="000000"/>
              </w:rPr>
              <w:t>bla</w:t>
            </w:r>
            <w:r w:rsidRPr="00245462">
              <w:rPr>
                <w:rFonts w:eastAsia="Times New Roman" w:cstheme="minorHAnsi"/>
                <w:color w:val="000000"/>
                <w:vertAlign w:val="subscript"/>
              </w:rPr>
              <w:t>MIR-11</w:t>
            </w:r>
            <w:r w:rsidRPr="00245462">
              <w:rPr>
                <w:rFonts w:eastAsia="Times New Roman" w:cstheme="minorHAnsi"/>
                <w:color w:val="000000"/>
              </w:rPr>
              <w:t xml:space="preserve"> gene including native promotor and terminator </w:t>
            </w:r>
          </w:p>
        </w:tc>
        <w:tc>
          <w:tcPr>
            <w:tcW w:w="515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4B124554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  <w:tr w:rsidR="008B48E9" w:rsidRPr="00245462" w14:paraId="4D940D73" w14:textId="77777777" w:rsidTr="002842E7">
        <w:trPr>
          <w:trHeight w:val="326"/>
        </w:trPr>
        <w:tc>
          <w:tcPr>
            <w:tcW w:w="1094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2207FFD4" w14:textId="77777777" w:rsidR="00670AC6" w:rsidRPr="00245462" w:rsidRDefault="00670AC6" w:rsidP="002842E7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lang w:val="de-DE"/>
              </w:rPr>
            </w:pPr>
            <w:r w:rsidRPr="00245462">
              <w:rPr>
                <w:rFonts w:eastAsia="Times New Roman" w:cstheme="minorHAnsi"/>
                <w:i/>
                <w:iCs/>
                <w:color w:val="000000"/>
                <w:lang w:val="de-DE"/>
              </w:rPr>
              <w:t xml:space="preserve">E. coli </w:t>
            </w:r>
            <w:r w:rsidRPr="00245462">
              <w:rPr>
                <w:rFonts w:eastAsia="Times New Roman" w:cstheme="minorHAnsi"/>
                <w:color w:val="000000"/>
                <w:lang w:val="de-DE"/>
              </w:rPr>
              <w:t>DH5</w:t>
            </w:r>
            <w:r w:rsidRPr="00245462">
              <w:rPr>
                <w:rFonts w:eastAsia="Times New Roman" w:cstheme="minorHAnsi"/>
                <w:color w:val="000000"/>
              </w:rPr>
              <w:t>α</w:t>
            </w:r>
            <w:r w:rsidRPr="00245462">
              <w:rPr>
                <w:rFonts w:eastAsia="Times New Roman" w:cstheme="minorHAnsi"/>
                <w:color w:val="000000"/>
                <w:vertAlign w:val="superscript"/>
                <w:lang w:val="de-DE"/>
              </w:rPr>
              <w:t>pCR2.1_blaMIR11-MT</w:t>
            </w:r>
          </w:p>
        </w:tc>
        <w:tc>
          <w:tcPr>
            <w:tcW w:w="3391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27EE363E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i/>
                <w:iCs/>
                <w:color w:val="000000"/>
              </w:rPr>
              <w:t xml:space="preserve">E. coli </w:t>
            </w:r>
            <w:r w:rsidRPr="00245462">
              <w:rPr>
                <w:rFonts w:eastAsia="Times New Roman" w:cstheme="minorHAnsi"/>
                <w:color w:val="000000"/>
              </w:rPr>
              <w:t xml:space="preserve">DH5α transformed with pCR™2.1 Vector (Invitrogen, Waltham, United States) </w:t>
            </w:r>
          </w:p>
          <w:p w14:paraId="78A3B446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 xml:space="preserve">containing the mutated </w:t>
            </w:r>
            <w:r w:rsidRPr="00245462">
              <w:rPr>
                <w:rFonts w:eastAsia="Times New Roman" w:cstheme="minorHAnsi"/>
                <w:i/>
                <w:iCs/>
                <w:color w:val="000000"/>
              </w:rPr>
              <w:t>bla</w:t>
            </w:r>
            <w:r w:rsidRPr="00245462">
              <w:rPr>
                <w:rFonts w:eastAsia="Times New Roman" w:cstheme="minorHAnsi"/>
                <w:color w:val="000000"/>
                <w:vertAlign w:val="subscript"/>
              </w:rPr>
              <w:t>MIR-11</w:t>
            </w:r>
            <w:r w:rsidRPr="00245462">
              <w:rPr>
                <w:rFonts w:eastAsia="Times New Roman" w:cstheme="minorHAnsi"/>
                <w:color w:val="000000"/>
              </w:rPr>
              <w:t xml:space="preserve"> gene including native promotor and terminator </w:t>
            </w:r>
          </w:p>
        </w:tc>
        <w:tc>
          <w:tcPr>
            <w:tcW w:w="515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3B47D3C5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This study</w:t>
            </w:r>
          </w:p>
        </w:tc>
      </w:tr>
    </w:tbl>
    <w:p w14:paraId="43D4C94C" w14:textId="77777777" w:rsidR="00315A69" w:rsidRPr="00245462" w:rsidRDefault="00315A69">
      <w:pPr>
        <w:rPr>
          <w:rFonts w:cstheme="minorHAnsi"/>
        </w:rPr>
        <w:sectPr w:rsidR="00315A69" w:rsidRPr="00245462" w:rsidSect="00670AC6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53B3E40" w14:textId="32714EA9" w:rsidR="00686DE6" w:rsidRPr="00245462" w:rsidRDefault="00F16DDA" w:rsidP="00686DE6">
      <w:pPr>
        <w:pStyle w:val="Beschriftung"/>
        <w:keepNext/>
        <w:rPr>
          <w:rFonts w:cstheme="minorHAnsi"/>
          <w:b/>
          <w:i w:val="0"/>
          <w:color w:val="auto"/>
        </w:rPr>
      </w:pPr>
      <w:r>
        <w:rPr>
          <w:rFonts w:cstheme="minorHAnsi"/>
          <w:b/>
          <w:i w:val="0"/>
          <w:color w:val="auto"/>
        </w:rPr>
        <w:lastRenderedPageBreak/>
        <w:t xml:space="preserve">Supplementary </w:t>
      </w:r>
      <w:r w:rsidR="003124FD" w:rsidRPr="00245462">
        <w:rPr>
          <w:rFonts w:cstheme="minorHAnsi"/>
          <w:b/>
          <w:i w:val="0"/>
          <w:color w:val="auto"/>
        </w:rPr>
        <w:t>Table </w:t>
      </w:r>
      <w:r w:rsidR="00686DE6" w:rsidRPr="00245462">
        <w:rPr>
          <w:rFonts w:cstheme="minorHAnsi"/>
          <w:b/>
          <w:i w:val="0"/>
          <w:color w:val="auto"/>
        </w:rPr>
        <w:t>S</w:t>
      </w:r>
      <w:r>
        <w:rPr>
          <w:rFonts w:cstheme="minorHAnsi"/>
          <w:b/>
          <w:i w:val="0"/>
          <w:color w:val="auto"/>
        </w:rPr>
        <w:t>3</w:t>
      </w:r>
      <w:r w:rsidR="00686DE6" w:rsidRPr="00245462">
        <w:rPr>
          <w:rFonts w:cstheme="minorHAnsi"/>
          <w:b/>
          <w:i w:val="0"/>
          <w:color w:val="auto"/>
        </w:rPr>
        <w:t>: Overview of primers used in this study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902"/>
        <w:gridCol w:w="4596"/>
        <w:gridCol w:w="2862"/>
      </w:tblGrid>
      <w:tr w:rsidR="00670AC6" w:rsidRPr="00245462" w14:paraId="6A22B6EB" w14:textId="77777777" w:rsidTr="00670AC6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5CD00EB1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Primer</w:t>
            </w:r>
          </w:p>
        </w:tc>
        <w:tc>
          <w:tcPr>
            <w:tcW w:w="2455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34D0764A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Sequences (5’-3’)</w:t>
            </w:r>
          </w:p>
        </w:tc>
        <w:tc>
          <w:tcPr>
            <w:tcW w:w="1529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3C56D47E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  <w:r w:rsidRPr="00245462">
              <w:rPr>
                <w:rFonts w:eastAsia="Times New Roman" w:cstheme="minorHAnsi"/>
                <w:b/>
                <w:bCs/>
                <w:color w:val="000000"/>
              </w:rPr>
              <w:t>Usage</w:t>
            </w:r>
          </w:p>
        </w:tc>
      </w:tr>
      <w:tr w:rsidR="00670AC6" w:rsidRPr="00245462" w14:paraId="3B095212" w14:textId="77777777" w:rsidTr="00670AC6">
        <w:trPr>
          <w:trHeight w:val="292"/>
        </w:trPr>
        <w:tc>
          <w:tcPr>
            <w:tcW w:w="1016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D04AB5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MIR11_For</w:t>
            </w:r>
          </w:p>
        </w:tc>
        <w:tc>
          <w:tcPr>
            <w:tcW w:w="2455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CEECD3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GCGAAGCGAATTAAGCG</w:t>
            </w:r>
          </w:p>
        </w:tc>
        <w:tc>
          <w:tcPr>
            <w:tcW w:w="1529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604A25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loning</w:t>
            </w:r>
          </w:p>
        </w:tc>
      </w:tr>
      <w:tr w:rsidR="00670AC6" w:rsidRPr="00245462" w14:paraId="16117D7D" w14:textId="77777777" w:rsidTr="00670AC6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9E5434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MIR11_Rev</w:t>
            </w:r>
          </w:p>
        </w:tc>
        <w:tc>
          <w:tcPr>
            <w:tcW w:w="2455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113CAA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GCGATTTCATACCATGTTCC</w:t>
            </w:r>
          </w:p>
        </w:tc>
        <w:tc>
          <w:tcPr>
            <w:tcW w:w="152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50FD48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loning</w:t>
            </w:r>
          </w:p>
        </w:tc>
      </w:tr>
      <w:tr w:rsidR="00670AC6" w:rsidRPr="00245462" w14:paraId="5FB4DE7F" w14:textId="77777777" w:rsidTr="00670AC6">
        <w:trPr>
          <w:trHeight w:val="292"/>
        </w:trPr>
        <w:tc>
          <w:tcPr>
            <w:tcW w:w="1016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3807DF14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M13_For</w:t>
            </w:r>
          </w:p>
        </w:tc>
        <w:tc>
          <w:tcPr>
            <w:tcW w:w="2455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2105E4B9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GTAAAACGACGGCCAGT</w:t>
            </w:r>
          </w:p>
        </w:tc>
        <w:tc>
          <w:tcPr>
            <w:tcW w:w="1529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7A245A9B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loning confirmation</w:t>
            </w:r>
          </w:p>
        </w:tc>
      </w:tr>
      <w:tr w:rsidR="00670AC6" w:rsidRPr="00245462" w14:paraId="5094C8A5" w14:textId="77777777" w:rsidTr="00670AC6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38C8A772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M13_Rev</w:t>
            </w:r>
          </w:p>
        </w:tc>
        <w:tc>
          <w:tcPr>
            <w:tcW w:w="2455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04CC9D2E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GGAAACAGCTATGACCATG</w:t>
            </w:r>
          </w:p>
        </w:tc>
        <w:tc>
          <w:tcPr>
            <w:tcW w:w="1529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38B69C3E" w14:textId="77777777" w:rsidR="00670AC6" w:rsidRPr="00245462" w:rsidRDefault="00670AC6" w:rsidP="00670AC6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 w:rsidRPr="00245462">
              <w:rPr>
                <w:rFonts w:eastAsia="Times New Roman" w:cstheme="minorHAnsi"/>
                <w:color w:val="000000"/>
              </w:rPr>
              <w:t>Cloning confirmation</w:t>
            </w:r>
          </w:p>
        </w:tc>
      </w:tr>
    </w:tbl>
    <w:p w14:paraId="76E23EC6" w14:textId="77777777" w:rsidR="00670AC6" w:rsidRPr="00245462" w:rsidRDefault="00670AC6">
      <w:pPr>
        <w:rPr>
          <w:rFonts w:cstheme="minorHAnsi"/>
        </w:rPr>
      </w:pPr>
    </w:p>
    <w:sectPr w:rsidR="00670AC6" w:rsidRPr="00245462" w:rsidSect="00315A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2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47510"/>
    <w:rsid w:val="00047510"/>
    <w:rsid w:val="000639F0"/>
    <w:rsid w:val="00067A6C"/>
    <w:rsid w:val="00090D34"/>
    <w:rsid w:val="0010780A"/>
    <w:rsid w:val="00122AC0"/>
    <w:rsid w:val="0016424C"/>
    <w:rsid w:val="00245462"/>
    <w:rsid w:val="00271B36"/>
    <w:rsid w:val="002842E7"/>
    <w:rsid w:val="002933D2"/>
    <w:rsid w:val="003124FD"/>
    <w:rsid w:val="00315A69"/>
    <w:rsid w:val="003638EF"/>
    <w:rsid w:val="004142D4"/>
    <w:rsid w:val="00445E3F"/>
    <w:rsid w:val="00453B0A"/>
    <w:rsid w:val="004705D0"/>
    <w:rsid w:val="004C5EE2"/>
    <w:rsid w:val="00507556"/>
    <w:rsid w:val="00597F73"/>
    <w:rsid w:val="005A5472"/>
    <w:rsid w:val="00670AC6"/>
    <w:rsid w:val="00686DE6"/>
    <w:rsid w:val="006A1FA7"/>
    <w:rsid w:val="007703D8"/>
    <w:rsid w:val="007C0E76"/>
    <w:rsid w:val="0086144F"/>
    <w:rsid w:val="008A3C22"/>
    <w:rsid w:val="008B48E9"/>
    <w:rsid w:val="0090396D"/>
    <w:rsid w:val="00914A83"/>
    <w:rsid w:val="009250DD"/>
    <w:rsid w:val="00970AB6"/>
    <w:rsid w:val="00A82668"/>
    <w:rsid w:val="00AE601E"/>
    <w:rsid w:val="00CC75F6"/>
    <w:rsid w:val="00CE215B"/>
    <w:rsid w:val="00CF0F74"/>
    <w:rsid w:val="00CF5E55"/>
    <w:rsid w:val="00D6603C"/>
    <w:rsid w:val="00D80805"/>
    <w:rsid w:val="00E459E0"/>
    <w:rsid w:val="00E939B9"/>
    <w:rsid w:val="00F16D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71746AB1"/>
  <w14:defaultImageDpi w14:val="330"/>
  <w15:chartTrackingRefBased/>
  <w15:docId w15:val="{13B9304F-038B-450B-9726-AB81BB8728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70AC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70AC6"/>
    <w:rPr>
      <w:rFonts w:ascii="Segoe UI" w:hAnsi="Segoe UI" w:cs="Segoe UI"/>
      <w:sz w:val="18"/>
      <w:szCs w:val="18"/>
    </w:rPr>
  </w:style>
  <w:style w:type="paragraph" w:styleId="Beschriftung">
    <w:name w:val="caption"/>
    <w:basedOn w:val="Standard"/>
    <w:next w:val="Standard"/>
    <w:uiPriority w:val="35"/>
    <w:unhideWhenUsed/>
    <w:qFormat/>
    <w:rsid w:val="00686DE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erarbeitung">
    <w:name w:val="Revision"/>
    <w:hidden/>
    <w:uiPriority w:val="99"/>
    <w:semiHidden/>
    <w:rsid w:val="00CF0F74"/>
    <w:pPr>
      <w:spacing w:after="0" w:line="240" w:lineRule="auto"/>
    </w:pPr>
  </w:style>
  <w:style w:type="character" w:styleId="Kommentarzeichen">
    <w:name w:val="annotation reference"/>
    <w:basedOn w:val="Absatz-Standardschriftart"/>
    <w:uiPriority w:val="99"/>
    <w:semiHidden/>
    <w:unhideWhenUsed/>
    <w:rsid w:val="00453B0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453B0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453B0A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53B0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53B0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5436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33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39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4B28EB-6B37-4B5E-923B-A1D71EC8E3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743</Words>
  <Characters>4683</Characters>
  <Application>Microsoft Office Word</Application>
  <DocSecurity>0</DocSecurity>
  <Lines>39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Helmholtz-Zentrum für Infektionsforschung GmbH</Company>
  <LinksUpToDate>false</LinksUpToDate>
  <CharactersWithSpaces>54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chelmeyer, Thaddäus</dc:creator>
  <cp:keywords/>
  <dc:description/>
  <cp:lastModifiedBy>Elias Eger</cp:lastModifiedBy>
  <cp:revision>8</cp:revision>
  <cp:lastPrinted>2025-09-05T08:24:00Z</cp:lastPrinted>
  <dcterms:created xsi:type="dcterms:W3CDTF">2025-09-15T06:46:00Z</dcterms:created>
  <dcterms:modified xsi:type="dcterms:W3CDTF">2025-11-03T06:10:00Z</dcterms:modified>
</cp:coreProperties>
</file>